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2405C0"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2405C0"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2405C0"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2405C0"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2405C0"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2405C0"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2405C0"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2405C0"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2405C0"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2405C0"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17E05EC9" w:rsidR="001342BA" w:rsidRDefault="002405C0" w:rsidP="001342BA">
      <w:hyperlink r:id="rId8" w:history="1">
        <w:r w:rsidR="00600F10" w:rsidRPr="00E4557B">
          <w:rPr>
            <w:rStyle w:val="Hyperlink"/>
          </w:rPr>
          <w:t>https://skyline.gs.washington.edu/tutorials/GroupedStudies1.zip</w:t>
        </w:r>
      </w:hyperlink>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MacCoss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 xml:space="preserve">on plasma digests from 14 salt sensitive rats (7 healthy and 7 that had </w:t>
      </w:r>
      <w:r w:rsidR="00A23D1D">
        <w:lastRenderedPageBreak/>
        <w:t>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03423089"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lastRenderedPageBreak/>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657D0CF5" w:rsidR="007948CE" w:rsidRDefault="008F3420" w:rsidP="00972BD0">
      <w:pPr>
        <w:jc w:val="both"/>
      </w:pPr>
      <w:r>
        <w:rPr>
          <w:noProof/>
        </w:rPr>
        <w:drawing>
          <wp:inline distT="0" distB="0" distL="0" distR="0" wp14:anchorId="0CE29B94" wp14:editId="6D86BFE8">
            <wp:extent cx="2943225" cy="276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3225" cy="276225"/>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r w:rsidR="004E3BD3" w:rsidRPr="004E3BD3">
          <w:rPr>
            <w:rStyle w:val="Hyperlink"/>
          </w:rPr>
          <w:t>Prosit</w:t>
        </w:r>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6AFF1BD1" w:rsidR="006D222C" w:rsidRDefault="008F3420" w:rsidP="006D222C">
      <w:r>
        <w:rPr>
          <w:noProof/>
        </w:rPr>
        <w:drawing>
          <wp:inline distT="0" distB="0" distL="0" distR="0" wp14:anchorId="57DB1091" wp14:editId="1D2BB826">
            <wp:extent cx="5943600" cy="3375660"/>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139EAF93" w:rsidR="009307B2" w:rsidRDefault="008F3420" w:rsidP="009307B2">
      <w:r>
        <w:rPr>
          <w:noProof/>
        </w:rPr>
        <w:lastRenderedPageBreak/>
        <w:drawing>
          <wp:inline distT="0" distB="0" distL="0" distR="0" wp14:anchorId="4E302DDF" wp14:editId="7B4B523C">
            <wp:extent cx="5934075" cy="40862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FE5038C" w:rsidR="00F50121" w:rsidRDefault="008F3420" w:rsidP="00F50121">
      <w:r>
        <w:rPr>
          <w:noProof/>
        </w:rPr>
        <w:lastRenderedPageBreak/>
        <w:drawing>
          <wp:inline distT="0" distB="0" distL="0" distR="0" wp14:anchorId="63B71073" wp14:editId="490996A5">
            <wp:extent cx="5934075" cy="4086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95A93B2" w:rsidR="00F673E6" w:rsidRDefault="008F3420" w:rsidP="00F24FB0">
      <w:r>
        <w:rPr>
          <w:noProof/>
        </w:rPr>
        <w:lastRenderedPageBreak/>
        <w:drawing>
          <wp:inline distT="0" distB="0" distL="0" distR="0" wp14:anchorId="59C28E12" wp14:editId="08D61E71">
            <wp:extent cx="5943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412D4934" w:rsidR="00842BE4" w:rsidRDefault="008F3420" w:rsidP="00842BE4">
      <w:r>
        <w:rPr>
          <w:noProof/>
        </w:rPr>
        <w:drawing>
          <wp:inline distT="0" distB="0" distL="0" distR="0" wp14:anchorId="015E296F" wp14:editId="14683D20">
            <wp:extent cx="2857500" cy="2933700"/>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23A0B479" w:rsidR="009260CB" w:rsidRDefault="008F3420" w:rsidP="009260CB">
      <w:r>
        <w:rPr>
          <w:noProof/>
        </w:rPr>
        <w:drawing>
          <wp:inline distT="0" distB="0" distL="0" distR="0" wp14:anchorId="67384C16" wp14:editId="776D5AF3">
            <wp:extent cx="5943600" cy="3219450"/>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44B266F" w:rsidR="00491F46" w:rsidRDefault="008F3420" w:rsidP="00491F46">
      <w:r w:rsidRPr="008F3420">
        <w:rPr>
          <w:noProof/>
        </w:rPr>
        <w:drawing>
          <wp:inline distT="0" distB="0" distL="0" distR="0" wp14:anchorId="4403A0EF" wp14:editId="6C150D60">
            <wp:extent cx="5943600" cy="26885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4725D4E7" w:rsidR="00882138" w:rsidRDefault="008F3420" w:rsidP="00882138">
      <w:r w:rsidRPr="008F3420">
        <w:rPr>
          <w:noProof/>
        </w:rPr>
        <w:lastRenderedPageBreak/>
        <w:drawing>
          <wp:inline distT="0" distB="0" distL="0" distR="0" wp14:anchorId="3F2C5811" wp14:editId="00DE43AA">
            <wp:extent cx="5943600" cy="2688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24645B9D" w:rsidR="00882138" w:rsidRDefault="008F3420" w:rsidP="00882138">
      <w:r w:rsidRPr="008F3420">
        <w:rPr>
          <w:noProof/>
        </w:rPr>
        <w:drawing>
          <wp:inline distT="0" distB="0" distL="0" distR="0" wp14:anchorId="511A8CCE" wp14:editId="48B95674">
            <wp:extent cx="5943600" cy="2675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1A44DD5B" w:rsidR="00C82D11" w:rsidRDefault="008F3420" w:rsidP="00882138">
      <w:r w:rsidRPr="008F3420">
        <w:rPr>
          <w:noProof/>
        </w:rPr>
        <w:drawing>
          <wp:inline distT="0" distB="0" distL="0" distR="0" wp14:anchorId="05095C02" wp14:editId="0DD4A095">
            <wp:extent cx="5943600" cy="2675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411CF229" w:rsidR="00BF0DE9" w:rsidRPr="00E44472" w:rsidRDefault="008F3420" w:rsidP="00BF0DE9">
      <w:pPr>
        <w:rPr>
          <w:lang w:val="fr-FR"/>
        </w:rPr>
      </w:pPr>
      <w:r w:rsidRPr="008F3420">
        <w:rPr>
          <w:noProof/>
          <w:lang w:val="fr-FR"/>
        </w:rPr>
        <w:drawing>
          <wp:inline distT="0" distB="0" distL="0" distR="0" wp14:anchorId="0A2A1980" wp14:editId="6FF91163">
            <wp:extent cx="4819650" cy="3333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3D23EEB2" w:rsidR="00BF0DE9" w:rsidRDefault="008F3420" w:rsidP="00BF0DE9">
      <w:r w:rsidRPr="008F3420">
        <w:rPr>
          <w:noProof/>
        </w:rPr>
        <w:drawing>
          <wp:inline distT="0" distB="0" distL="0" distR="0" wp14:anchorId="5318240D" wp14:editId="778B7C13">
            <wp:extent cx="481965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minutes.  This </w:t>
      </w:r>
      <w:r w:rsidR="00BF0DE9">
        <w:lastRenderedPageBreak/>
        <w:t>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16730CD2" w:rsidR="00721EC1" w:rsidRDefault="008F3420" w:rsidP="00721EC1">
      <w:r>
        <w:rPr>
          <w:noProof/>
        </w:rPr>
        <w:drawing>
          <wp:inline distT="0" distB="0" distL="0" distR="0" wp14:anchorId="56BFA06A" wp14:editId="1079F154">
            <wp:extent cx="3638550" cy="2971800"/>
            <wp:effectExtent l="0" t="0" r="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6B36F9C" w:rsidR="00721EC1" w:rsidRDefault="008F3420" w:rsidP="00721EC1">
      <w:r>
        <w:rPr>
          <w:noProof/>
        </w:rPr>
        <w:drawing>
          <wp:inline distT="0" distB="0" distL="0" distR="0" wp14:anchorId="1659D90A" wp14:editId="0D2F9D55">
            <wp:extent cx="5667375" cy="29051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5D117D23" w:rsidR="00CD398C" w:rsidRDefault="008F3420" w:rsidP="00CD398C">
      <w:r>
        <w:rPr>
          <w:noProof/>
        </w:rPr>
        <w:drawing>
          <wp:inline distT="0" distB="0" distL="0" distR="0" wp14:anchorId="02FA9FAE" wp14:editId="1E4AB42F">
            <wp:extent cx="5943600" cy="4972050"/>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766F2071" w:rsidR="00811997" w:rsidRDefault="008F3420" w:rsidP="00811997">
      <w:r>
        <w:rPr>
          <w:noProof/>
        </w:rPr>
        <w:drawing>
          <wp:inline distT="0" distB="0" distL="0" distR="0" wp14:anchorId="203C7E19" wp14:editId="36237809">
            <wp:extent cx="5943600" cy="4972050"/>
            <wp:effectExtent l="0" t="0" r="0" b="0"/>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78BCA64E" w:rsidR="007F5602" w:rsidRDefault="008F3420" w:rsidP="00811997">
      <w:r>
        <w:rPr>
          <w:noProof/>
        </w:rPr>
        <w:drawing>
          <wp:inline distT="0" distB="0" distL="0" distR="0" wp14:anchorId="78450940" wp14:editId="0B80D377">
            <wp:extent cx="4743450" cy="2924175"/>
            <wp:effectExtent l="0" t="0" r="0" b="9525"/>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3917E298" w:rsidR="007F5602" w:rsidRDefault="008F3420" w:rsidP="007F5602">
      <w:r w:rsidRPr="008F3420">
        <w:rPr>
          <w:noProof/>
        </w:rPr>
        <w:drawing>
          <wp:inline distT="0" distB="0" distL="0" distR="0" wp14:anchorId="2948A02D" wp14:editId="195A5266">
            <wp:extent cx="4819650" cy="3333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2DDD1890" w:rsidR="0012280D" w:rsidRDefault="008F3420" w:rsidP="00B53EA4">
      <w:r w:rsidRPr="008F3420">
        <w:rPr>
          <w:noProof/>
        </w:rPr>
        <w:drawing>
          <wp:inline distT="0" distB="0" distL="0" distR="0" wp14:anchorId="51D9A979" wp14:editId="3C458EDA">
            <wp:extent cx="5943600" cy="268859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 xml:space="preserve">Skyline will show you the dot-product (dotp)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42C122EE" w:rsidR="0008732E" w:rsidRDefault="008F3420" w:rsidP="0008732E">
      <w:r w:rsidRPr="008F3420">
        <w:rPr>
          <w:noProof/>
        </w:rPr>
        <w:lastRenderedPageBreak/>
        <w:drawing>
          <wp:inline distT="0" distB="0" distL="0" distR="0" wp14:anchorId="20A2034C" wp14:editId="3E856BBB">
            <wp:extent cx="5943600" cy="26752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C9E598D" w:rsidR="006A2793" w:rsidRDefault="008F3420" w:rsidP="00E2551A">
      <w:r w:rsidRPr="008F3420">
        <w:rPr>
          <w:noProof/>
        </w:rPr>
        <w:lastRenderedPageBreak/>
        <w:drawing>
          <wp:inline distT="0" distB="0" distL="0" distR="0" wp14:anchorId="0C4A9F2E" wp14:editId="67A97FF2">
            <wp:extent cx="4819650" cy="33337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2FA522BD" w:rsidR="006A2793" w:rsidRDefault="008F3420" w:rsidP="00E2551A">
      <w:r w:rsidRPr="008F3420">
        <w:rPr>
          <w:noProof/>
        </w:rPr>
        <w:drawing>
          <wp:inline distT="0" distB="0" distL="0" distR="0" wp14:anchorId="471E75EA" wp14:editId="525C07D4">
            <wp:extent cx="4819650" cy="33337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452B233D" w:rsidR="009F2164" w:rsidRPr="00824015" w:rsidRDefault="008F3420" w:rsidP="00E2551A">
      <w:r w:rsidRPr="008F3420">
        <w:rPr>
          <w:noProof/>
        </w:rPr>
        <w:drawing>
          <wp:inline distT="0" distB="0" distL="0" distR="0" wp14:anchorId="5074886B" wp14:editId="1F3B68AB">
            <wp:extent cx="4819650" cy="33337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315609EC" w:rsidR="0008732E" w:rsidRPr="0012280D" w:rsidRDefault="008F3420" w:rsidP="0008732E">
      <w:r w:rsidRPr="008F3420">
        <w:rPr>
          <w:noProof/>
        </w:rPr>
        <w:drawing>
          <wp:inline distT="0" distB="0" distL="0" distR="0" wp14:anchorId="024B45DA" wp14:editId="326C3846">
            <wp:extent cx="5943600" cy="26752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16CD4281" w:rsidR="00EB7A94" w:rsidRDefault="008F3420" w:rsidP="00EB7A94">
      <w:r w:rsidRPr="008F3420">
        <w:rPr>
          <w:noProof/>
        </w:rPr>
        <w:drawing>
          <wp:inline distT="0" distB="0" distL="0" distR="0" wp14:anchorId="3B680BC8" wp14:editId="211DFF06">
            <wp:extent cx="4819650" cy="3333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5EA7D970" w:rsidR="00EB7A94" w:rsidRPr="00611184" w:rsidRDefault="008F3420" w:rsidP="00EB7A94">
      <w:r w:rsidRPr="008F3420">
        <w:rPr>
          <w:noProof/>
        </w:rPr>
        <w:drawing>
          <wp:inline distT="0" distB="0" distL="0" distR="0" wp14:anchorId="2340DF51" wp14:editId="63D0DC7F">
            <wp:extent cx="4819650" cy="3333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19EB86B0" w:rsidR="00A8353E" w:rsidRDefault="008F3420" w:rsidP="00A8353E">
      <w:r w:rsidRPr="008F3420">
        <w:rPr>
          <w:noProof/>
        </w:rPr>
        <w:drawing>
          <wp:inline distT="0" distB="0" distL="0" distR="0" wp14:anchorId="79035123" wp14:editId="6D912FC1">
            <wp:extent cx="5943600" cy="26752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2C8C7258" w:rsidR="004039FC" w:rsidRDefault="008F3420" w:rsidP="00A8353E">
      <w:r w:rsidRPr="008F3420">
        <w:rPr>
          <w:noProof/>
        </w:rPr>
        <w:drawing>
          <wp:inline distT="0" distB="0" distL="0" distR="0" wp14:anchorId="242A24E6" wp14:editId="6D9FF525">
            <wp:extent cx="4819650" cy="33337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A60EEEA" w:rsidR="00F36387" w:rsidRDefault="008F3420">
      <w:r w:rsidRPr="008F3420">
        <w:rPr>
          <w:noProof/>
        </w:rPr>
        <w:drawing>
          <wp:inline distT="0" distB="0" distL="0" distR="0" wp14:anchorId="0BB3999A" wp14:editId="6D0D2825">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6E951EDA" w:rsidR="009F3625" w:rsidRDefault="008F3420" w:rsidP="00A8353E">
      <w:r w:rsidRPr="008F3420">
        <w:rPr>
          <w:noProof/>
        </w:rPr>
        <w:drawing>
          <wp:inline distT="0" distB="0" distL="0" distR="0" wp14:anchorId="2FCF897E" wp14:editId="2E455CF1">
            <wp:extent cx="5943600" cy="26885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32AA0D98" w:rsidR="00B82694" w:rsidRDefault="008F3420" w:rsidP="00A8353E">
      <w:r w:rsidRPr="008F3420">
        <w:rPr>
          <w:noProof/>
        </w:rPr>
        <w:drawing>
          <wp:inline distT="0" distB="0" distL="0" distR="0" wp14:anchorId="3CBD39B6" wp14:editId="41177DB5">
            <wp:extent cx="5943600" cy="268859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476017D5" w:rsidR="00B82694" w:rsidRDefault="008F3420" w:rsidP="00A8353E">
      <w:r w:rsidRPr="008F3420">
        <w:rPr>
          <w:noProof/>
        </w:rPr>
        <w:drawing>
          <wp:inline distT="0" distB="0" distL="0" distR="0" wp14:anchorId="1EAD356F" wp14:editId="5C8184A6">
            <wp:extent cx="5943600" cy="268859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beneath </w:t>
      </w:r>
      <w:r>
        <w:lastRenderedPageBreak/>
        <w:t>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18640050" w:rsidR="001619AA" w:rsidRDefault="008F3420" w:rsidP="00A8353E">
      <w:r w:rsidRPr="008F3420">
        <w:rPr>
          <w:noProof/>
        </w:rPr>
        <w:drawing>
          <wp:inline distT="0" distB="0" distL="0" distR="0" wp14:anchorId="779CDD28" wp14:editId="5A14CDC6">
            <wp:extent cx="2889504" cy="2711331"/>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8F3420">
        <w:rPr>
          <w:noProof/>
        </w:rPr>
        <w:drawing>
          <wp:inline distT="0" distB="0" distL="0" distR="0" wp14:anchorId="39B58111" wp14:editId="66890D75">
            <wp:extent cx="2889504" cy="2711331"/>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F962E47" w:rsidR="004D2064" w:rsidRDefault="008F3420" w:rsidP="00A8353E">
      <w:r w:rsidRPr="008F3420">
        <w:rPr>
          <w:noProof/>
        </w:rPr>
        <w:drawing>
          <wp:inline distT="0" distB="0" distL="0" distR="0" wp14:anchorId="48B9475A" wp14:editId="430CD65F">
            <wp:extent cx="5943600" cy="267525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617CBC36" w:rsidR="00862FA8" w:rsidRDefault="008F3420" w:rsidP="00D53D0F">
      <w:r w:rsidRPr="008F3420">
        <w:rPr>
          <w:noProof/>
        </w:rPr>
        <w:drawing>
          <wp:inline distT="0" distB="0" distL="0" distR="0" wp14:anchorId="1A1D37AD" wp14:editId="7A58097C">
            <wp:extent cx="5943600" cy="26885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1D334218" w:rsidR="00862FA8" w:rsidRDefault="008F3420" w:rsidP="00D53D0F">
      <w:r w:rsidRPr="008F3420">
        <w:rPr>
          <w:noProof/>
        </w:rPr>
        <w:lastRenderedPageBreak/>
        <w:drawing>
          <wp:inline distT="0" distB="0" distL="0" distR="0" wp14:anchorId="079AE6E3" wp14:editId="7A18F07D">
            <wp:extent cx="5943600" cy="267525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5A986415" w:rsidR="004B53B7" w:rsidRDefault="008F3420" w:rsidP="00D53D0F">
      <w:r w:rsidRPr="008F3420">
        <w:rPr>
          <w:noProof/>
        </w:rPr>
        <w:drawing>
          <wp:inline distT="0" distB="0" distL="0" distR="0" wp14:anchorId="6F19855C" wp14:editId="43783186">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17167001" w:rsidR="00BA60E5" w:rsidRDefault="008F3420" w:rsidP="00D53D0F">
      <w:r w:rsidRPr="008F3420">
        <w:rPr>
          <w:noProof/>
        </w:rPr>
        <w:lastRenderedPageBreak/>
        <w:drawing>
          <wp:inline distT="0" distB="0" distL="0" distR="0" wp14:anchorId="64BB0658" wp14:editId="3DC3AED1">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15F72B52" w:rsidR="000F0C39" w:rsidRDefault="008F3420" w:rsidP="000F0C39">
      <w:r w:rsidRPr="008F3420">
        <w:rPr>
          <w:noProof/>
        </w:rPr>
        <w:lastRenderedPageBreak/>
        <w:drawing>
          <wp:inline distT="0" distB="0" distL="0" distR="0" wp14:anchorId="1FFE0FC2" wp14:editId="0AC72C32">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46D609" w:rsidR="000F0C39" w:rsidRPr="008C21E7" w:rsidRDefault="008F3420" w:rsidP="000F0C39">
      <w:r w:rsidRPr="008F3420">
        <w:rPr>
          <w:noProof/>
        </w:rPr>
        <w:drawing>
          <wp:inline distT="0" distB="0" distL="0" distR="0" wp14:anchorId="1DCE6B9B" wp14:editId="109787F1">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5B3F6A5F" w:rsidR="007C2BB3" w:rsidRDefault="008F3420" w:rsidP="00227626">
      <w:r w:rsidRPr="008F3420">
        <w:rPr>
          <w:noProof/>
        </w:rPr>
        <w:drawing>
          <wp:inline distT="0" distB="0" distL="0" distR="0" wp14:anchorId="49377CF7" wp14:editId="3A9402E2">
            <wp:extent cx="4667250" cy="38385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2BFB82A" w:rsidR="002A3FBA" w:rsidRDefault="008F3420">
      <w:r w:rsidRPr="008F3420">
        <w:rPr>
          <w:noProof/>
        </w:rPr>
        <w:drawing>
          <wp:inline distT="0" distB="0" distL="0" distR="0" wp14:anchorId="013B0792" wp14:editId="532EB0FE">
            <wp:extent cx="5943600" cy="24853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5C3F8AE" w:rsidR="007F02D3" w:rsidRDefault="008F3420" w:rsidP="007F02D3">
      <w:r w:rsidRPr="008F3420">
        <w:rPr>
          <w:noProof/>
        </w:rPr>
        <w:drawing>
          <wp:inline distT="0" distB="0" distL="0" distR="0" wp14:anchorId="5F4759E1" wp14:editId="6ACEDE58">
            <wp:extent cx="5943600" cy="248539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508A9627" w:rsidR="008B71BD" w:rsidRDefault="008F3420" w:rsidP="00E258F4">
      <w:r w:rsidRPr="008F3420">
        <w:rPr>
          <w:noProof/>
        </w:rPr>
        <w:drawing>
          <wp:inline distT="0" distB="0" distL="0" distR="0" wp14:anchorId="278694B7" wp14:editId="33474764">
            <wp:extent cx="4819650" cy="333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52CCF986" w:rsidR="008A2EFC" w:rsidRPr="008A2EFC" w:rsidRDefault="008F3420" w:rsidP="00E258F4">
      <w:r w:rsidRPr="008F3420">
        <w:rPr>
          <w:noProof/>
        </w:rPr>
        <w:drawing>
          <wp:inline distT="0" distB="0" distL="0" distR="0" wp14:anchorId="7C1D2658" wp14:editId="5B3DD35B">
            <wp:extent cx="5943600" cy="26885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0B017B04" w:rsidR="003868A3" w:rsidRDefault="008F3420" w:rsidP="00235B63">
      <w:r>
        <w:rPr>
          <w:noProof/>
        </w:rPr>
        <w:drawing>
          <wp:inline distT="0" distB="0" distL="0" distR="0" wp14:anchorId="4984EBFE" wp14:editId="61BC2C6F">
            <wp:extent cx="5943600" cy="2011680"/>
            <wp:effectExtent l="0" t="0" r="0" b="762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2D31417B" w:rsidR="00D56C38" w:rsidRDefault="008F3420" w:rsidP="00235B63">
      <w:r w:rsidRPr="008F3420">
        <w:rPr>
          <w:noProof/>
        </w:rPr>
        <w:lastRenderedPageBreak/>
        <w:drawing>
          <wp:inline distT="0" distB="0" distL="0" distR="0" wp14:anchorId="37B0FA55" wp14:editId="05EEA7E3">
            <wp:extent cx="5943600" cy="267525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39A1B2C" w:rsidR="00D56C38" w:rsidRDefault="008F3420" w:rsidP="00235B63">
      <w:r w:rsidRPr="008F3420">
        <w:rPr>
          <w:noProof/>
        </w:rPr>
        <w:drawing>
          <wp:inline distT="0" distB="0" distL="0" distR="0" wp14:anchorId="102017AF" wp14:editId="60713F66">
            <wp:extent cx="5238750" cy="3505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3E5DA987" w:rsidR="005544F7" w:rsidRDefault="008F3420" w:rsidP="005544F7">
      <w:r>
        <w:rPr>
          <w:noProof/>
        </w:rPr>
        <w:drawing>
          <wp:inline distT="0" distB="0" distL="0" distR="0" wp14:anchorId="0836CAD2" wp14:editId="7F035841">
            <wp:extent cx="5943600" cy="2011680"/>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10DF963E"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071B1A74">
                <wp:simplePos x="0" y="0"/>
                <wp:positionH relativeFrom="column">
                  <wp:posOffset>4648835</wp:posOffset>
                </wp:positionH>
                <wp:positionV relativeFrom="paragraph">
                  <wp:posOffset>1791335</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5B0F22" id="_x0000_t32" coordsize="21600,21600" o:spt="32" o:oned="t" path="m,l21600,21600e" filled="f">
                <v:path arrowok="t" fillok="f" o:connecttype="none"/>
                <o:lock v:ext="edit" shapetype="t"/>
              </v:shapetype>
              <v:shape id="AutoShape 4" o:spid="_x0000_s1026" type="#_x0000_t32" style="position:absolute;margin-left:366.05pt;margin-top:141.0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mc:Fallback>
        </mc:AlternateContent>
      </w:r>
      <w:r w:rsidR="008F3420" w:rsidRPr="008F3420">
        <w:rPr>
          <w:noProof/>
        </w:rPr>
        <w:drawing>
          <wp:inline distT="0" distB="0" distL="0" distR="0" wp14:anchorId="1B1D1B8F" wp14:editId="65EADC11">
            <wp:extent cx="5943600" cy="268859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56614E84"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0CA260"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mc:Fallback>
        </mc:AlternateContent>
      </w:r>
      <w:r w:rsidR="008F3420" w:rsidRPr="008F3420">
        <w:rPr>
          <w:noProof/>
        </w:rPr>
        <w:drawing>
          <wp:inline distT="0" distB="0" distL="0" distR="0" wp14:anchorId="1CDCEE27" wp14:editId="75E58F59">
            <wp:extent cx="5943600" cy="267525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07E5E848" w:rsidR="00A23950" w:rsidRDefault="008F3420" w:rsidP="005544F7">
      <w:r w:rsidRPr="008F3420">
        <w:rPr>
          <w:noProof/>
        </w:rPr>
        <w:drawing>
          <wp:inline distT="0" distB="0" distL="0" distR="0" wp14:anchorId="699BAE6B" wp14:editId="5DB87178">
            <wp:extent cx="4819650" cy="3333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5D405225" w:rsidR="00D0019B" w:rsidRDefault="008F3420" w:rsidP="00202AAD">
      <w:r w:rsidRPr="008F3420">
        <w:rPr>
          <w:noProof/>
        </w:rPr>
        <w:lastRenderedPageBreak/>
        <w:drawing>
          <wp:inline distT="0" distB="0" distL="0" distR="0" wp14:anchorId="25183C49" wp14:editId="4AF9690F">
            <wp:extent cx="4819650" cy="3333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348FCDDC" w:rsidR="00C87635" w:rsidRDefault="008F3420" w:rsidP="00202AAD">
      <w:r w:rsidRPr="008F3420">
        <w:rPr>
          <w:noProof/>
        </w:rPr>
        <w:drawing>
          <wp:inline distT="0" distB="0" distL="0" distR="0" wp14:anchorId="71BB39B7" wp14:editId="12408298">
            <wp:extent cx="5943600" cy="26752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0C5F9FD0" w:rsidR="00C87635" w:rsidRDefault="008F3420" w:rsidP="00202AAD">
      <w:r w:rsidRPr="008F3420">
        <w:rPr>
          <w:noProof/>
        </w:rPr>
        <w:lastRenderedPageBreak/>
        <w:drawing>
          <wp:inline distT="0" distB="0" distL="0" distR="0" wp14:anchorId="5826A818" wp14:editId="270BD7B9">
            <wp:extent cx="4819650" cy="33337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5E5E9EA6" w:rsidR="00F50D05" w:rsidRDefault="008F3420" w:rsidP="005544F7">
      <w:r w:rsidRPr="008F3420">
        <w:rPr>
          <w:noProof/>
        </w:rPr>
        <w:drawing>
          <wp:inline distT="0" distB="0" distL="0" distR="0" wp14:anchorId="3208FDA2" wp14:editId="7AC860D5">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106FFE1B" w:rsidR="00F50D05" w:rsidRDefault="008F3420" w:rsidP="00F50D05">
      <w:r w:rsidRPr="008F3420">
        <w:rPr>
          <w:noProof/>
        </w:rPr>
        <w:drawing>
          <wp:inline distT="0" distB="0" distL="0" distR="0" wp14:anchorId="3928E918" wp14:editId="3A137667">
            <wp:extent cx="5943600" cy="267525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14C09B02" w:rsidR="00F50D05" w:rsidRDefault="008F3420" w:rsidP="00F50D05">
      <w:r w:rsidRPr="008F3420">
        <w:rPr>
          <w:noProof/>
        </w:rPr>
        <w:lastRenderedPageBreak/>
        <w:drawing>
          <wp:inline distT="0" distB="0" distL="0" distR="0" wp14:anchorId="47AB667A" wp14:editId="5119B7ED">
            <wp:extent cx="5943600" cy="268859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43F289FF" w:rsidR="0087040E" w:rsidRDefault="008F3420" w:rsidP="00F50D05">
      <w:r w:rsidRPr="008F3420">
        <w:rPr>
          <w:noProof/>
        </w:rPr>
        <w:drawing>
          <wp:inline distT="0" distB="0" distL="0" distR="0" wp14:anchorId="399EB92C" wp14:editId="7F59ED51">
            <wp:extent cx="2926080" cy="2709630"/>
            <wp:effectExtent l="0" t="0" r="762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8F3420">
        <w:rPr>
          <w:noProof/>
        </w:rPr>
        <w:drawing>
          <wp:inline distT="0" distB="0" distL="0" distR="0" wp14:anchorId="0322A09E" wp14:editId="2342EFFF">
            <wp:extent cx="2926080" cy="2709630"/>
            <wp:effectExtent l="0" t="0" r="762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drifting </w:t>
      </w:r>
      <w:r>
        <w:lastRenderedPageBreak/>
        <w:t>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62DA38B2" w:rsidR="006240B4" w:rsidRDefault="009F2870" w:rsidP="00F50D05">
      <w:r>
        <w:rPr>
          <w:noProof/>
          <w:lang w:bidi="bo-CN"/>
        </w:rPr>
        <mc:AlternateContent>
          <mc:Choice Requires="wps">
            <w:drawing>
              <wp:anchor distT="0" distB="0" distL="114300" distR="114300" simplePos="0" relativeHeight="251695104" behindDoc="0" locked="0" layoutInCell="1" allowOverlap="1" wp14:anchorId="325D2330" wp14:editId="72847558">
                <wp:simplePos x="0" y="0"/>
                <wp:positionH relativeFrom="column">
                  <wp:posOffset>4110355</wp:posOffset>
                </wp:positionH>
                <wp:positionV relativeFrom="paragraph">
                  <wp:posOffset>915035</wp:posOffset>
                </wp:positionV>
                <wp:extent cx="0" cy="661670"/>
                <wp:effectExtent l="95250" t="0" r="76200" b="4318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C22EDB" id="AutoShape 9" o:spid="_x0000_s1026" type="#_x0000_t32" style="position:absolute;margin-left:323.65pt;margin-top:72.05pt;width:0;height:5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mc:Fallback>
        </mc:AlternateContent>
      </w:r>
      <w:r>
        <w:rPr>
          <w:noProof/>
          <w:lang w:bidi="bo-CN"/>
        </w:rPr>
        <mc:AlternateContent>
          <mc:Choice Requires="wps">
            <w:drawing>
              <wp:anchor distT="0" distB="0" distL="114300" distR="114300" simplePos="0" relativeHeight="251656192" behindDoc="0" locked="0" layoutInCell="1" allowOverlap="1" wp14:anchorId="3A1BAB6D" wp14:editId="288543AF">
                <wp:simplePos x="0" y="0"/>
                <wp:positionH relativeFrom="column">
                  <wp:posOffset>2378075</wp:posOffset>
                </wp:positionH>
                <wp:positionV relativeFrom="paragraph">
                  <wp:posOffset>915670</wp:posOffset>
                </wp:positionV>
                <wp:extent cx="0" cy="661670"/>
                <wp:effectExtent l="95250" t="0" r="76200" b="43180"/>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A4D5FA" id="AutoShape 8" o:spid="_x0000_s1026" type="#_x0000_t32" style="position:absolute;margin-left:187.25pt;margin-top:72.1pt;width:0;height:5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mc:Fallback>
        </mc:AlternateContent>
      </w:r>
      <w:r w:rsidR="008F3420" w:rsidRPr="008F3420">
        <w:rPr>
          <w:noProof/>
        </w:rPr>
        <w:drawing>
          <wp:inline distT="0" distB="0" distL="0" distR="0" wp14:anchorId="4500A5BF" wp14:editId="514C48CC">
            <wp:extent cx="5943600" cy="267525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w:t>
      </w:r>
      <w:r w:rsidR="000D187C">
        <w:lastRenderedPageBreak/>
        <w:t>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7BC2297B" w:rsidR="000D187C" w:rsidRDefault="008F3420" w:rsidP="000D187C">
      <w:r>
        <w:rPr>
          <w:noProof/>
        </w:rPr>
        <w:drawing>
          <wp:inline distT="0" distB="0" distL="0" distR="0" wp14:anchorId="62BE5EAC" wp14:editId="3C42EA97">
            <wp:extent cx="3448050" cy="4143375"/>
            <wp:effectExtent l="0" t="0" r="0" b="9525"/>
            <wp:docPr id="176" name="Picture 17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Graphical user interface, text&#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35F1A251" w:rsidR="00D52107" w:rsidRDefault="008F3420" w:rsidP="00D52107">
      <w:r>
        <w:rPr>
          <w:noProof/>
        </w:rPr>
        <w:drawing>
          <wp:inline distT="0" distB="0" distL="0" distR="0" wp14:anchorId="11ECC882" wp14:editId="2A376F76">
            <wp:extent cx="5943600" cy="3370580"/>
            <wp:effectExtent l="0" t="0" r="0" b="1270"/>
            <wp:docPr id="177" name="Picture 17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MSstats’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37F353A8" w:rsidR="00FC7FA7" w:rsidRDefault="008F3420" w:rsidP="00FC7FA7">
      <w:r>
        <w:rPr>
          <w:noProof/>
        </w:rPr>
        <w:drawing>
          <wp:inline distT="0" distB="0" distL="0" distR="0" wp14:anchorId="0CDD251B" wp14:editId="1AE544D1">
            <wp:extent cx="5610225" cy="4095750"/>
            <wp:effectExtent l="0" t="0" r="9525" b="0"/>
            <wp:docPr id="178" name="Picture 1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630C505" w:rsidR="00CF3A9C" w:rsidRDefault="008F3420" w:rsidP="00CF3A9C">
      <w:pPr>
        <w:rPr>
          <w:noProof/>
        </w:rPr>
      </w:pPr>
      <w:r>
        <w:rPr>
          <w:noProof/>
        </w:rPr>
        <w:drawing>
          <wp:inline distT="0" distB="0" distL="0" distR="0" wp14:anchorId="4E0087AE" wp14:editId="3B4A1E7C">
            <wp:extent cx="2926080" cy="3516146"/>
            <wp:effectExtent l="0" t="0" r="7620" b="8255"/>
            <wp:docPr id="179" name="Picture 17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Graphical user interface, text&#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5803276F" wp14:editId="33968301">
            <wp:extent cx="2926080" cy="3516146"/>
            <wp:effectExtent l="0" t="0" r="7620" b="8255"/>
            <wp:docPr id="180" name="Picture 18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Graphical user interface, text&#10;&#10;Description automatically generated with medium confidence"/>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0E0F225A" w:rsidR="008C5DD7" w:rsidRPr="008C5DD7" w:rsidRDefault="008F3420" w:rsidP="009E2048">
      <w:r>
        <w:rPr>
          <w:noProof/>
        </w:rPr>
        <w:drawing>
          <wp:inline distT="0" distB="0" distL="0" distR="0" wp14:anchorId="75A59302" wp14:editId="40FFE8B6">
            <wp:extent cx="5943600" cy="3370580"/>
            <wp:effectExtent l="0" t="0" r="0" b="1270"/>
            <wp:docPr id="181" name="Picture 18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4CD27393" w:rsidR="00E15C1E" w:rsidRDefault="008F3420" w:rsidP="00E15C1E">
      <w:r>
        <w:rPr>
          <w:noProof/>
        </w:rPr>
        <w:drawing>
          <wp:inline distT="0" distB="0" distL="0" distR="0" wp14:anchorId="40A8A77E" wp14:editId="066454C2">
            <wp:extent cx="5943600" cy="2555875"/>
            <wp:effectExtent l="0" t="0" r="0" b="0"/>
            <wp:docPr id="182" name="Picture 18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59D729D0" w14:textId="77777777" w:rsidR="002F5531" w:rsidRDefault="00FE6DA4" w:rsidP="00972BD0">
      <w:pPr>
        <w:jc w:val="both"/>
      </w:pPr>
      <w:r w:rsidRPr="00FE6DA4">
        <w:rPr>
          <w:b/>
        </w:rPr>
        <w:t>Note</w:t>
      </w:r>
      <w:r>
        <w:t>:  Avoid entering cell edit mode on this step.  If you see a blinking cursor inside the top SubjectId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68DA822C" w:rsidR="00FE6DA4" w:rsidRDefault="008F3420" w:rsidP="00FE6DA4">
      <w:r>
        <w:rPr>
          <w:noProof/>
        </w:rPr>
        <w:drawing>
          <wp:inline distT="0" distB="0" distL="0" distR="0" wp14:anchorId="21C0D2A3" wp14:editId="7B27600F">
            <wp:extent cx="5943600" cy="2555875"/>
            <wp:effectExtent l="0" t="0" r="0" b="0"/>
            <wp:docPr id="183" name="Picture 18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Graphical user interface, application, table, Excel&#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5B9C2F7F" w:rsidR="00FE6DA4" w:rsidRDefault="008F3420" w:rsidP="00FE6DA4">
      <w:r>
        <w:rPr>
          <w:noProof/>
        </w:rPr>
        <w:drawing>
          <wp:inline distT="0" distB="0" distL="0" distR="0" wp14:anchorId="11D70E9B" wp14:editId="2D1F54AB">
            <wp:extent cx="5943600" cy="255587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68AFD992" w:rsidR="006753A0" w:rsidRDefault="008F3420" w:rsidP="006753A0">
      <w:r>
        <w:rPr>
          <w:noProof/>
        </w:rPr>
        <w:drawing>
          <wp:inline distT="0" distB="0" distL="0" distR="0" wp14:anchorId="3D3A932D" wp14:editId="0B2CF6B9">
            <wp:extent cx="3448050" cy="4143375"/>
            <wp:effectExtent l="0" t="0" r="0" b="9525"/>
            <wp:docPr id="186" name="Picture 186"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Graphical user interface, text&#10;&#10;Description automatically generated with medium confidence"/>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32B1E52C" w:rsidR="006753A0" w:rsidRDefault="008F3420" w:rsidP="006753A0">
      <w:r>
        <w:rPr>
          <w:noProof/>
        </w:rPr>
        <w:drawing>
          <wp:inline distT="0" distB="0" distL="0" distR="0" wp14:anchorId="6DB1982E" wp14:editId="2C93C8EB">
            <wp:extent cx="5943600" cy="3370580"/>
            <wp:effectExtent l="0" t="0" r="0" b="1270"/>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6622063F" w:rsidR="00E30994" w:rsidRDefault="008F3420" w:rsidP="00E30994">
      <w:r>
        <w:rPr>
          <w:noProof/>
        </w:rPr>
        <w:drawing>
          <wp:inline distT="0" distB="0" distL="0" distR="0" wp14:anchorId="42568DB5" wp14:editId="77B01DA8">
            <wp:extent cx="5943600" cy="4238625"/>
            <wp:effectExtent l="0" t="0" r="0" b="9525"/>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54B949E3" w:rsidR="008F403E" w:rsidRDefault="008F3420" w:rsidP="00E30994">
      <w:r>
        <w:rPr>
          <w:noProof/>
        </w:rPr>
        <w:drawing>
          <wp:inline distT="0" distB="0" distL="0" distR="0" wp14:anchorId="63545CB5" wp14:editId="36758464">
            <wp:extent cx="5476875" cy="2743200"/>
            <wp:effectExtent l="0" t="0" r="9525" b="0"/>
            <wp:docPr id="189" name="Picture 18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0A0B97B8" w:rsidR="00700538" w:rsidRDefault="008F3420" w:rsidP="00700538">
      <w:r>
        <w:rPr>
          <w:noProof/>
        </w:rPr>
        <w:drawing>
          <wp:inline distT="0" distB="0" distL="0" distR="0" wp14:anchorId="79C833D3" wp14:editId="10791885">
            <wp:extent cx="5476875" cy="2743200"/>
            <wp:effectExtent l="0" t="0" r="9525" b="0"/>
            <wp:docPr id="190" name="Picture 19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A screenshot of a computer&#10;&#10;Description automatically generated with medium confidence"/>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4B01E5DE"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8F3420">
        <w:rPr>
          <w:noProof/>
        </w:rPr>
        <w:drawing>
          <wp:inline distT="0" distB="0" distL="0" distR="0" wp14:anchorId="22DC5CD4" wp14:editId="7AE1E90F">
            <wp:extent cx="123825" cy="133350"/>
            <wp:effectExtent l="0" t="0" r="952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2E5166A6" w:rsidR="006F4360" w:rsidRDefault="006F4360" w:rsidP="00827195">
      <w:pPr>
        <w:keepNext/>
      </w:pPr>
      <w:r>
        <w:lastRenderedPageBreak/>
        <w:t xml:space="preserve">The </w:t>
      </w:r>
      <w:r>
        <w:rPr>
          <w:b/>
        </w:rPr>
        <w:t xml:space="preserve">Customize </w:t>
      </w:r>
      <w:r w:rsidR="008F3420">
        <w:rPr>
          <w:b/>
        </w:rPr>
        <w:t>Report</w:t>
      </w:r>
      <w:r>
        <w:t xml:space="preserve"> form should look like this:</w:t>
      </w:r>
    </w:p>
    <w:p w14:paraId="15809097" w14:textId="75D92B88" w:rsidR="006F4360" w:rsidRDefault="008F3420" w:rsidP="006F4360">
      <w:r>
        <w:rPr>
          <w:noProof/>
        </w:rPr>
        <w:drawing>
          <wp:inline distT="0" distB="0" distL="0" distR="0" wp14:anchorId="276802EF" wp14:editId="1ED5A229">
            <wp:extent cx="5943600" cy="3838575"/>
            <wp:effectExtent l="0" t="0" r="0" b="9525"/>
            <wp:docPr id="191" name="Picture 19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Graphical user interface, text&#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01B9972F" w:rsidR="00076A34" w:rsidRDefault="00BD2DAC" w:rsidP="00076A34">
      <w:r>
        <w:rPr>
          <w:noProof/>
        </w:rPr>
        <w:drawing>
          <wp:inline distT="0" distB="0" distL="0" distR="0" wp14:anchorId="47E99DBF" wp14:editId="0012E5F3">
            <wp:extent cx="5943600" cy="3838575"/>
            <wp:effectExtent l="0" t="0" r="0" b="9525"/>
            <wp:docPr id="193" name="Picture 1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Graphical user interface&#10;&#10;Description automatically generated"/>
                    <pic:cNvPicPr/>
                  </pic:nvPicPr>
                  <pic:blipFill>
                    <a:blip r:embed="rId98"/>
                    <a:stretch>
                      <a:fillRect/>
                    </a:stretch>
                  </pic:blipFill>
                  <pic:spPr>
                    <a:xfrm>
                      <a:off x="0" y="0"/>
                      <a:ext cx="5943600" cy="3838575"/>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51C830D" w:rsidR="00D21F19" w:rsidRDefault="00BD2DAC" w:rsidP="00D21F19">
      <w:r>
        <w:rPr>
          <w:noProof/>
        </w:rPr>
        <w:drawing>
          <wp:inline distT="0" distB="0" distL="0" distR="0" wp14:anchorId="11DC7194" wp14:editId="5D361E44">
            <wp:extent cx="5943600" cy="2762885"/>
            <wp:effectExtent l="0" t="0" r="0" b="0"/>
            <wp:docPr id="194" name="Picture 19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430D0FB1" w:rsidR="00B40E7D" w:rsidRDefault="00BD2DAC" w:rsidP="005E53BE">
      <w:r w:rsidRPr="00BD2DAC">
        <w:rPr>
          <w:noProof/>
        </w:rPr>
        <w:drawing>
          <wp:inline distT="0" distB="0" distL="0" distR="0" wp14:anchorId="640737A4" wp14:editId="12EB2836">
            <wp:extent cx="5943600" cy="26752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03F54D87" w:rsidR="00C44837" w:rsidRDefault="00BD2DAC" w:rsidP="00C44837">
      <w:r w:rsidRPr="00BD2DAC">
        <w:rPr>
          <w:noProof/>
        </w:rPr>
        <w:drawing>
          <wp:inline distT="0" distB="0" distL="0" distR="0" wp14:anchorId="55DDD981" wp14:editId="2BBA2B91">
            <wp:extent cx="1920240" cy="2373728"/>
            <wp:effectExtent l="0" t="0" r="381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BD2DAC">
        <w:rPr>
          <w:noProof/>
        </w:rPr>
        <w:drawing>
          <wp:inline distT="0" distB="0" distL="0" distR="0" wp14:anchorId="3D9C7503" wp14:editId="78A25352">
            <wp:extent cx="1920240" cy="2373728"/>
            <wp:effectExtent l="0" t="0" r="3810" b="762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BD2DAC">
        <w:rPr>
          <w:noProof/>
        </w:rPr>
        <w:drawing>
          <wp:inline distT="0" distB="0" distL="0" distR="0" wp14:anchorId="30FBD166" wp14:editId="68B1D59D">
            <wp:extent cx="1920240" cy="2373728"/>
            <wp:effectExtent l="0" t="0" r="3810" b="762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61A32B9F" w:rsidR="00DF1930" w:rsidRDefault="00BD2DAC" w:rsidP="00296E1E">
      <w:r w:rsidRPr="00BD2DAC">
        <w:rPr>
          <w:noProof/>
        </w:rPr>
        <w:drawing>
          <wp:inline distT="0" distB="0" distL="0" distR="0" wp14:anchorId="6975C51C" wp14:editId="27A43C76">
            <wp:extent cx="1920240" cy="2373728"/>
            <wp:effectExtent l="0" t="0" r="381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BD2DAC">
        <w:rPr>
          <w:noProof/>
        </w:rPr>
        <w:drawing>
          <wp:inline distT="0" distB="0" distL="0" distR="0" wp14:anchorId="1A9C0343" wp14:editId="2FF3A86F">
            <wp:extent cx="2249697" cy="2377440"/>
            <wp:effectExtent l="0" t="0" r="0"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F10A49A" w:rsidR="00E86AAA" w:rsidRDefault="00BD2DAC" w:rsidP="00296E1E">
      <w:r w:rsidRPr="00BD2DAC">
        <w:rPr>
          <w:noProof/>
        </w:rPr>
        <w:drawing>
          <wp:inline distT="0" distB="0" distL="0" distR="0" wp14:anchorId="416B1545" wp14:editId="3E96071A">
            <wp:extent cx="2249697" cy="23774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BD2DAC">
        <w:rPr>
          <w:noProof/>
        </w:rPr>
        <w:drawing>
          <wp:inline distT="0" distB="0" distL="0" distR="0" wp14:anchorId="33D00EBE" wp14:editId="1BA0AFFD">
            <wp:extent cx="2249697" cy="2377440"/>
            <wp:effectExtent l="0" t="0" r="0" b="381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18C49994" w:rsidR="00F32FB7" w:rsidRDefault="00BD2DAC" w:rsidP="00F32FB7">
      <w:pPr>
        <w:jc w:val="both"/>
      </w:pPr>
      <w:r>
        <w:rPr>
          <w:noProof/>
        </w:rPr>
        <w:drawing>
          <wp:inline distT="0" distB="0" distL="0" distR="0" wp14:anchorId="494473EB" wp14:editId="621FDE34">
            <wp:extent cx="4924425" cy="4219575"/>
            <wp:effectExtent l="0" t="0" r="9525" b="9525"/>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656BE6D" w:rsidR="008C78E4" w:rsidRDefault="00BD2DAC" w:rsidP="008C78E4">
      <w:pPr>
        <w:jc w:val="both"/>
      </w:pPr>
      <w:r>
        <w:rPr>
          <w:noProof/>
        </w:rPr>
        <w:drawing>
          <wp:inline distT="0" distB="0" distL="0" distR="0" wp14:anchorId="78D44C23" wp14:editId="08B0DFF3">
            <wp:extent cx="5943600" cy="2745105"/>
            <wp:effectExtent l="0" t="0" r="0" b="0"/>
            <wp:docPr id="205" name="Picture 20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2EE966E9" w:rsidR="008C78E4" w:rsidRDefault="00BD2DAC" w:rsidP="008C78E4">
      <w:pPr>
        <w:jc w:val="both"/>
      </w:pPr>
      <w:r>
        <w:rPr>
          <w:noProof/>
        </w:rPr>
        <w:drawing>
          <wp:inline distT="0" distB="0" distL="0" distR="0" wp14:anchorId="4B1DB4F6" wp14:editId="4DB423AC">
            <wp:extent cx="5562600" cy="2571750"/>
            <wp:effectExtent l="0" t="0" r="0" b="0"/>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Healthy v. Diseased</w:t>
      </w:r>
      <w:r w:rsidR="006669CF">
        <w:rPr>
          <w:b/>
        </w:rPr>
        <w:t>:Grid</w:t>
      </w:r>
      <w:r>
        <w:t xml:space="preserve"> view that looks like this:</w:t>
      </w:r>
    </w:p>
    <w:p w14:paraId="0B2D8D1D" w14:textId="2A46412C" w:rsidR="00A84483" w:rsidRDefault="00BD2DAC" w:rsidP="00A84483">
      <w:pPr>
        <w:jc w:val="both"/>
      </w:pPr>
      <w:r>
        <w:rPr>
          <w:noProof/>
        </w:rPr>
        <w:drawing>
          <wp:inline distT="0" distB="0" distL="0" distR="0" wp14:anchorId="643F0262" wp14:editId="3A315136">
            <wp:extent cx="5943600" cy="3388360"/>
            <wp:effectExtent l="0" t="0" r="0" b="2540"/>
            <wp:docPr id="207" name="Picture 20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10;&#10;Description automatically generated"/>
                    <pic:cNvPicPr/>
                  </pic:nvPicPr>
                  <pic:blipFill>
                    <a:blip r:embed="rId111"/>
                    <a:stretch>
                      <a:fillRect/>
                    </a:stretch>
                  </pic:blipFill>
                  <pic:spPr>
                    <a:xfrm>
                      <a:off x="0" y="0"/>
                      <a:ext cx="5943600" cy="3388360"/>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0A3AD251" w:rsidR="004F00C9" w:rsidRDefault="00BD2DAC" w:rsidP="004F00C9">
      <w:pPr>
        <w:jc w:val="both"/>
      </w:pPr>
      <w:r w:rsidRPr="00BD2DAC">
        <w:rPr>
          <w:noProof/>
        </w:rPr>
        <w:drawing>
          <wp:inline distT="0" distB="0" distL="0" distR="0" wp14:anchorId="4457B900" wp14:editId="5E01BC57">
            <wp:extent cx="5943600" cy="2967990"/>
            <wp:effectExtent l="0" t="0" r="0" b="381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67990"/>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Healthy v. Diseased:Grid</w:t>
      </w:r>
      <w:r>
        <w:t xml:space="preserve"> should show 92 rows above the 1% FDR cut-off, and the graph should now look like this:</w:t>
      </w:r>
    </w:p>
    <w:p w14:paraId="1D506411" w14:textId="33A8E1BE" w:rsidR="007306D2" w:rsidRDefault="00BD2DAC" w:rsidP="007306D2">
      <w:pPr>
        <w:jc w:val="both"/>
      </w:pPr>
      <w:r w:rsidRPr="00BD2DAC">
        <w:rPr>
          <w:noProof/>
        </w:rPr>
        <w:drawing>
          <wp:inline distT="0" distB="0" distL="0" distR="0" wp14:anchorId="53B0B847" wp14:editId="208C7615">
            <wp:extent cx="5943600" cy="2778125"/>
            <wp:effectExtent l="0" t="0" r="0" b="317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2A5ED8CD" w:rsidR="007306D2" w:rsidRDefault="00BD2DAC" w:rsidP="007306D2">
      <w:pPr>
        <w:jc w:val="both"/>
      </w:pPr>
      <w:r>
        <w:rPr>
          <w:noProof/>
        </w:rPr>
        <w:drawing>
          <wp:inline distT="0" distB="0" distL="0" distR="0" wp14:anchorId="13AFF57C" wp14:editId="136F3EFE">
            <wp:extent cx="5943600" cy="2841625"/>
            <wp:effectExtent l="0" t="0" r="0" b="0"/>
            <wp:docPr id="212" name="Picture 2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4BF76" w14:textId="77777777" w:rsidR="002405C0" w:rsidRDefault="002405C0" w:rsidP="00311E70">
      <w:pPr>
        <w:spacing w:after="0" w:line="240" w:lineRule="auto"/>
      </w:pPr>
      <w:r>
        <w:separator/>
      </w:r>
    </w:p>
  </w:endnote>
  <w:endnote w:type="continuationSeparator" w:id="0">
    <w:p w14:paraId="788877CB" w14:textId="77777777" w:rsidR="002405C0" w:rsidRDefault="002405C0" w:rsidP="00311E70">
      <w:pPr>
        <w:spacing w:after="0" w:line="240" w:lineRule="auto"/>
      </w:pPr>
      <w:r>
        <w:continuationSeparator/>
      </w:r>
    </w:p>
  </w:endnote>
  <w:endnote w:type="continuationNotice" w:id="1">
    <w:p w14:paraId="187D6295" w14:textId="77777777" w:rsidR="002405C0" w:rsidRDefault="002405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D57CC" w14:textId="77777777" w:rsidR="002405C0" w:rsidRDefault="002405C0" w:rsidP="00311E70">
      <w:pPr>
        <w:spacing w:after="0" w:line="240" w:lineRule="auto"/>
      </w:pPr>
      <w:r>
        <w:separator/>
      </w:r>
    </w:p>
  </w:footnote>
  <w:footnote w:type="continuationSeparator" w:id="0">
    <w:p w14:paraId="0154B9CA" w14:textId="77777777" w:rsidR="002405C0" w:rsidRDefault="002405C0" w:rsidP="00311E70">
      <w:pPr>
        <w:spacing w:after="0" w:line="240" w:lineRule="auto"/>
      </w:pPr>
      <w:r>
        <w:continuationSeparator/>
      </w:r>
    </w:p>
  </w:footnote>
  <w:footnote w:type="continuationNotice" w:id="1">
    <w:p w14:paraId="772D5FB1" w14:textId="77777777" w:rsidR="002405C0" w:rsidRDefault="002405C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40B9"/>
    <w:rsid w:val="00227626"/>
    <w:rsid w:val="002303D1"/>
    <w:rsid w:val="00235B63"/>
    <w:rsid w:val="00236E6C"/>
    <w:rsid w:val="00237E50"/>
    <w:rsid w:val="002405C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3420"/>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E4952"/>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2DAC"/>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4C2A"/>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70</Pages>
  <Words>10731</Words>
  <Characters>6116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4</cp:revision>
  <cp:lastPrinted>2015-01-19T03:13:00Z</cp:lastPrinted>
  <dcterms:created xsi:type="dcterms:W3CDTF">2022-01-11T18:53:00Z</dcterms:created>
  <dcterms:modified xsi:type="dcterms:W3CDTF">2022-01-12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